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95457" w14:textId="77777777"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14:paraId="15753D6A" w14:textId="77777777" w:rsidR="00A47591" w:rsidRPr="00EE49C7" w:rsidRDefault="00A47591" w:rsidP="00EE49C7">
      <w:pPr>
        <w:spacing w:line="480" w:lineRule="auto"/>
        <w:rPr>
          <w:rFonts w:ascii="Arial" w:hAnsi="Arial" w:cs="Arial"/>
          <w:sz w:val="22"/>
        </w:rPr>
      </w:pPr>
    </w:p>
    <w:p w14:paraId="4DC1BAA3"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14:paraId="1C21E2B9" w14:textId="3DFF1C0F" w:rsidR="00A47591" w:rsidRPr="00EE49C7" w:rsidRDefault="00704A7C" w:rsidP="004C57C1">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w:t>
      </w:r>
      <w:r w:rsidR="00BB1198">
        <w:rPr>
          <w:rFonts w:ascii="Arial" w:hAnsi="Arial" w:cs="Arial"/>
          <w:sz w:val="22"/>
        </w:rPr>
        <w:t>n</w:t>
      </w:r>
      <w:r>
        <w:rPr>
          <w:rFonts w:ascii="Arial" w:hAnsi="Arial" w:cs="Arial"/>
          <w:sz w:val="22"/>
        </w:rPr>
        <w:t xml:space="preserve"> electrophysiologic test that records electrical activity generated </w:t>
      </w:r>
      <w:r w:rsidR="00757275">
        <w:rPr>
          <w:rFonts w:ascii="Arial" w:hAnsi="Arial" w:cs="Arial"/>
          <w:sz w:val="22"/>
        </w:rPr>
        <w:t xml:space="preserve">from nerves, muscles, and neuromuscular junctions </w:t>
      </w:r>
      <w:r w:rsidR="009F36D2">
        <w:rPr>
          <w:rFonts w:ascii="Arial" w:hAnsi="Arial" w:cs="Arial"/>
          <w:sz w:val="22"/>
        </w:rPr>
        <w:t xml:space="preserve">at rest and </w:t>
      </w:r>
      <w:r>
        <w:rPr>
          <w:rFonts w:ascii="Arial" w:hAnsi="Arial" w:cs="Arial"/>
          <w:sz w:val="22"/>
        </w:rPr>
        <w:t>during muscle contraction controlled by nervous system</w:t>
      </w:r>
      <w:r w:rsidR="00CD4678">
        <w:rPr>
          <w:rFonts w:ascii="Arial" w:hAnsi="Arial" w:cs="Arial"/>
          <w:sz w:val="22"/>
        </w:rPr>
        <w:t xml:space="preserve"> through needle inserted into the muscle</w:t>
      </w:r>
      <w:r>
        <w:rPr>
          <w:rFonts w:ascii="Arial" w:hAnsi="Arial" w:cs="Arial"/>
          <w:sz w:val="22"/>
        </w:rPr>
        <w:t>.</w:t>
      </w:r>
      <w:r w:rsidR="0000229A">
        <w:rPr>
          <w:rFonts w:ascii="Arial" w:hAnsi="Arial" w:cs="Arial"/>
          <w:sz w:val="22"/>
        </w:rPr>
        <w:t xml:space="preserve"> </w:t>
      </w:r>
      <w:r w:rsidR="00C1631A">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3062F4">
        <w:rPr>
          <w:rFonts w:ascii="Arial" w:hAnsi="Arial" w:cs="Arial"/>
          <w:sz w:val="22"/>
        </w:rPr>
        <w:instrText xml:space="preserve"> ADDIN EN.CITE </w:instrText>
      </w:r>
      <w:r w:rsidR="003062F4">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3062F4">
        <w:rPr>
          <w:rFonts w:ascii="Arial" w:hAnsi="Arial" w:cs="Arial"/>
          <w:sz w:val="22"/>
        </w:rPr>
        <w:instrText xml:space="preserve"> ADDIN EN.CITE.DATA </w:instrText>
      </w:r>
      <w:r w:rsidR="003062F4">
        <w:rPr>
          <w:rFonts w:ascii="Arial" w:hAnsi="Arial" w:cs="Arial"/>
          <w:sz w:val="22"/>
        </w:rPr>
      </w:r>
      <w:r w:rsidR="003062F4">
        <w:rPr>
          <w:rFonts w:ascii="Arial" w:hAnsi="Arial" w:cs="Arial"/>
          <w:sz w:val="22"/>
        </w:rPr>
        <w:fldChar w:fldCharType="end"/>
      </w:r>
      <w:r w:rsidR="00C1631A">
        <w:rPr>
          <w:rFonts w:ascii="Arial" w:hAnsi="Arial" w:cs="Arial"/>
          <w:sz w:val="22"/>
        </w:rPr>
      </w:r>
      <w:r w:rsidR="00C1631A">
        <w:rPr>
          <w:rFonts w:ascii="Arial" w:hAnsi="Arial" w:cs="Arial"/>
          <w:sz w:val="22"/>
        </w:rPr>
        <w:fldChar w:fldCharType="separate"/>
      </w:r>
      <w:r w:rsidR="003062F4">
        <w:rPr>
          <w:rFonts w:ascii="Arial" w:hAnsi="Arial" w:cs="Arial"/>
          <w:noProof/>
          <w:sz w:val="22"/>
        </w:rPr>
        <w:t>(1-6)</w:t>
      </w:r>
      <w:r w:rsidR="00C1631A">
        <w:rPr>
          <w:rFonts w:ascii="Arial" w:hAnsi="Arial" w:cs="Arial"/>
          <w:sz w:val="22"/>
        </w:rPr>
        <w:fldChar w:fldCharType="end"/>
      </w:r>
      <w:r>
        <w:rPr>
          <w:rFonts w:ascii="Arial" w:hAnsi="Arial" w:cs="Arial"/>
          <w:sz w:val="22"/>
        </w:rPr>
        <w:t xml:space="preserve"> </w:t>
      </w:r>
      <w:r w:rsidR="005B0E46">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sidR="00554787" w:rsidRPr="00554787">
        <w:rPr>
          <w:rFonts w:ascii="Arial" w:hAnsi="Arial" w:cs="Arial"/>
          <w:sz w:val="22"/>
        </w:rPr>
        <w:t xml:space="preserve"> </w:t>
      </w:r>
      <w:r w:rsidR="00554787">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554787">
        <w:rPr>
          <w:rFonts w:ascii="Arial" w:hAnsi="Arial" w:cs="Arial"/>
          <w:sz w:val="22"/>
        </w:rPr>
        <w:instrText xml:space="preserve"> ADDIN EN.CITE </w:instrText>
      </w:r>
      <w:r w:rsidR="00554787">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xDaXRlPjxBdXRob3I+S2ltdXJhPC9BdXRo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==
</w:fldData>
        </w:fldChar>
      </w:r>
      <w:r w:rsidR="00554787">
        <w:rPr>
          <w:rFonts w:ascii="Arial" w:hAnsi="Arial" w:cs="Arial"/>
          <w:sz w:val="22"/>
        </w:rPr>
        <w:instrText xml:space="preserve"> ADDIN EN.CITE.DATA </w:instrText>
      </w:r>
      <w:r w:rsidR="00554787">
        <w:rPr>
          <w:rFonts w:ascii="Arial" w:hAnsi="Arial" w:cs="Arial"/>
          <w:sz w:val="22"/>
        </w:rPr>
      </w:r>
      <w:r w:rsidR="00554787">
        <w:rPr>
          <w:rFonts w:ascii="Arial" w:hAnsi="Arial" w:cs="Arial"/>
          <w:sz w:val="22"/>
        </w:rPr>
        <w:fldChar w:fldCharType="end"/>
      </w:r>
      <w:r w:rsidR="00554787">
        <w:rPr>
          <w:rFonts w:ascii="Arial" w:hAnsi="Arial" w:cs="Arial"/>
          <w:sz w:val="22"/>
        </w:rPr>
      </w:r>
      <w:r w:rsidR="00554787">
        <w:rPr>
          <w:rFonts w:ascii="Arial" w:hAnsi="Arial" w:cs="Arial"/>
          <w:sz w:val="22"/>
        </w:rPr>
        <w:fldChar w:fldCharType="separate"/>
      </w:r>
      <w:r w:rsidR="00554787">
        <w:rPr>
          <w:rFonts w:ascii="Arial" w:hAnsi="Arial" w:cs="Arial"/>
          <w:noProof/>
          <w:sz w:val="22"/>
        </w:rPr>
        <w:t>(1-6)</w:t>
      </w:r>
      <w:r w:rsidR="00554787">
        <w:rPr>
          <w:rFonts w:ascii="Arial" w:hAnsi="Arial" w:cs="Arial"/>
          <w:sz w:val="22"/>
        </w:rPr>
        <w:fldChar w:fldCharType="end"/>
      </w:r>
      <w:r w:rsidR="005B0E46">
        <w:rPr>
          <w:rFonts w:ascii="Arial" w:hAnsi="Arial" w:cs="Arial"/>
          <w:sz w:val="22"/>
        </w:rPr>
        <w:t xml:space="preserve"> </w:t>
      </w:r>
      <w:r w:rsidR="00322525">
        <w:rPr>
          <w:rFonts w:ascii="Arial" w:hAnsi="Arial" w:cs="Arial"/>
          <w:sz w:val="22"/>
        </w:rPr>
        <w:t xml:space="preserve">Among signal shown on EMG, motor unit action potentials (MUAPs) is used to </w:t>
      </w:r>
      <w:r w:rsidR="00322525">
        <w:rPr>
          <w:rFonts w:ascii="Arial" w:hAnsi="Arial" w:cs="Arial" w:hint="eastAsia"/>
          <w:sz w:val="22"/>
        </w:rPr>
        <w:t>c</w:t>
      </w:r>
      <w:r w:rsidR="00322525">
        <w:rPr>
          <w:rFonts w:ascii="Arial" w:hAnsi="Arial" w:cs="Arial"/>
          <w:sz w:val="22"/>
        </w:rPr>
        <w:t xml:space="preserve">haracterizing whether normal or neuropathy or myopathy. </w:t>
      </w:r>
      <w:r w:rsidR="009F40BC">
        <w:rPr>
          <w:rFonts w:ascii="Arial" w:hAnsi="Arial" w:cs="Arial"/>
          <w:sz w:val="22"/>
        </w:rPr>
        <w:t>Typical neurogenic MUAPs</w:t>
      </w:r>
      <w:r w:rsidR="00563906">
        <w:rPr>
          <w:rFonts w:ascii="Arial" w:hAnsi="Arial" w:cs="Arial"/>
          <w:sz w:val="22"/>
        </w:rPr>
        <w:t>, commonly observed in neurological diseases, are known to have</w:t>
      </w:r>
      <w:r w:rsidR="009F40BC" w:rsidRPr="009F40BC">
        <w:rPr>
          <w:rFonts w:ascii="Arial" w:hAnsi="Arial" w:cs="Arial"/>
          <w:sz w:val="22"/>
        </w:rPr>
        <w:t xml:space="preserve"> large amplitude</w:t>
      </w:r>
      <w:r w:rsidR="00F0330B">
        <w:rPr>
          <w:rFonts w:ascii="Arial" w:hAnsi="Arial" w:cs="Arial"/>
          <w:sz w:val="22"/>
        </w:rPr>
        <w:t>s</w:t>
      </w:r>
      <w:r w:rsidR="009F40BC" w:rsidRPr="009F40BC">
        <w:rPr>
          <w:rFonts w:ascii="Arial" w:hAnsi="Arial" w:cs="Arial"/>
          <w:sz w:val="22"/>
        </w:rPr>
        <w:t>, long duration</w:t>
      </w:r>
      <w:r w:rsidR="00F0330B">
        <w:rPr>
          <w:rFonts w:ascii="Arial" w:hAnsi="Arial" w:cs="Arial"/>
          <w:sz w:val="22"/>
        </w:rPr>
        <w:t>s</w:t>
      </w:r>
      <w:r w:rsidR="009F40BC" w:rsidRPr="009F40BC">
        <w:rPr>
          <w:rFonts w:ascii="Arial" w:hAnsi="Arial" w:cs="Arial"/>
          <w:sz w:val="22"/>
        </w:rPr>
        <w:t>, reduced recruitment</w:t>
      </w:r>
      <w:r w:rsidR="00F0330B">
        <w:rPr>
          <w:rFonts w:ascii="Arial" w:hAnsi="Arial" w:cs="Arial"/>
          <w:sz w:val="22"/>
        </w:rPr>
        <w:t>s</w:t>
      </w:r>
      <w:r w:rsidR="009F40BC" w:rsidRPr="009F40BC">
        <w:rPr>
          <w:rFonts w:ascii="Arial" w:hAnsi="Arial" w:cs="Arial"/>
          <w:sz w:val="22"/>
        </w:rPr>
        <w:t>, a</w:t>
      </w:r>
      <w:r w:rsidR="00F0330B">
        <w:rPr>
          <w:rFonts w:ascii="Arial" w:hAnsi="Arial" w:cs="Arial"/>
          <w:sz w:val="22"/>
        </w:rPr>
        <w:t>nd reduced interference patterns</w:t>
      </w:r>
      <w:r w:rsidR="00097090">
        <w:rPr>
          <w:rFonts w:ascii="Arial" w:hAnsi="Arial" w:cs="Arial"/>
          <w:sz w:val="22"/>
        </w:rPr>
        <w:t>,</w:t>
      </w:r>
      <w:r w:rsidR="00877875">
        <w:rPr>
          <w:rFonts w:ascii="Arial" w:hAnsi="Arial" w:cs="Arial"/>
          <w:sz w:val="22"/>
        </w:rPr>
        <w:t xml:space="preserve"> whereas myopathic MUAPs are known to have small amplitudes, short durations, and early recruitment</w:t>
      </w:r>
      <w:r w:rsidR="00F0330B">
        <w:rPr>
          <w:rFonts w:ascii="Arial" w:hAnsi="Arial" w:cs="Arial"/>
          <w:sz w:val="22"/>
        </w:rPr>
        <w:t>s and interference patterns</w:t>
      </w:r>
      <w:r w:rsidR="004C57C1">
        <w:rPr>
          <w:rFonts w:ascii="Arial" w:hAnsi="Arial" w:cs="Arial"/>
          <w:sz w:val="22"/>
        </w:rPr>
        <w:t>.</w:t>
      </w:r>
      <w:r w:rsidR="00B76BE3">
        <w:rPr>
          <w:rFonts w:ascii="Arial" w:hAnsi="Arial" w:cs="Arial"/>
          <w:sz w:val="22"/>
        </w:rPr>
        <w:t xml:space="preserve"> </w:t>
      </w:r>
      <w:r w:rsidR="00F0330B">
        <w:rPr>
          <w:rFonts w:ascii="Arial" w:hAnsi="Arial" w:cs="Arial"/>
          <w:sz w:val="22"/>
        </w:rPr>
        <w:t xml:space="preserve">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Q3PC9SZWNOdW0+PERpc3BsYXlUZXh0PigxLCAzLCA0LCA3LTEyKTwvRGlzcGxheVRl
eHQ+PHJlY29yZD48cmVjLW51bWJlcj40NzwvcmVjLW51bWJlcj48Zm9yZWlnbi1rZXlzPjxrZXkg
YXBwPSJFTiIgZGItaWQ9Inp6MGVwMncydXNwZTJkZTBycjV4cnc5b2VwdDAwMHgwNXB6MCIgdGlt
ZXN0YW1wPSIxNjM0MzY3ODg4IiBndWlkPSJiYTg1Y2QwNy0zMGQ0LTQyYWMtYmQxOS1hZjQ5YWFk
NWFhY2QiPjQ3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0MzwvUmVjTnVtPjxyZWNvcmQ+PHJlYy1udW1iZXI+NDM8L3JlYy1udW1iZXI+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</w:fldData>
        </w:fldChar>
      </w:r>
      <w:r w:rsidR="004C1201">
        <w:rPr>
          <w:rFonts w:ascii="Arial" w:hAnsi="Arial" w:cs="Arial"/>
          <w:sz w:val="22"/>
        </w:rPr>
        <w:instrText xml:space="preserve"> ADDIN EN.CITE </w:instrText>
      </w:r>
      <w:r w:rsidR="004C1201">
        <w:rPr>
          <w:rFonts w:ascii="Arial" w:hAnsi="Arial" w:cs="Arial"/>
          <w:sz w:val="22"/>
        </w:rPr>
        <w:fldChar w:fldCharType="begin">
          <w:fldData xml:space="preserve">PEVuZE5vdGU+PENpdGU+PEF1dGhvcj5BbWlub2ZmPC9BdXRob3I+PFllYXI+MTk4NTwvWWVhcj48
UmVjTnVtPjQ3PC9SZWNOdW0+PERpc3BsYXlUZXh0PigxLCAzLCA0LCA3LTEyKTwvRGlzcGxheVRl
eHQ+PHJlY29yZD48cmVjLW51bWJlcj40NzwvcmVjLW51bWJlcj48Zm9yZWlnbi1rZXlzPjxrZXkg
YXBwPSJFTiIgZGItaWQ9Inp6MGVwMncydXNwZTJkZTBycjV4cnc5b2VwdDAwMHgwNXB6MCIgdGlt
ZXN0YW1wPSIxNjM0MzY3ODg4IiBndWlkPSJiYTg1Y2QwNy0zMGQ0LTQyYWMtYmQxOS1hZjQ5YWFk
NWFhY2QiPjQ3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0MzwvUmVjTnVtPjxyZWNvcmQ+PHJlYy1udW1iZXI+NDM8L3JlYy1udW1iZXI+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</w:fldData>
        </w:fldChar>
      </w:r>
      <w:r w:rsidR="004C1201">
        <w:rPr>
          <w:rFonts w:ascii="Arial" w:hAnsi="Arial" w:cs="Arial"/>
          <w:sz w:val="22"/>
        </w:rPr>
        <w:instrText xml:space="preserve"> ADDIN EN.CITE.DATA </w:instrText>
      </w:r>
      <w:r w:rsidR="004C1201">
        <w:rPr>
          <w:rFonts w:ascii="Arial" w:hAnsi="Arial" w:cs="Arial"/>
          <w:sz w:val="22"/>
        </w:rPr>
      </w:r>
      <w:r w:rsidR="004C1201">
        <w:rPr>
          <w:rFonts w:ascii="Arial" w:hAnsi="Arial" w:cs="Arial"/>
          <w:sz w:val="22"/>
        </w:rPr>
        <w:fldChar w:fldCharType="end"/>
      </w:r>
      <w:r w:rsidR="00CF0A9F" w:rsidRPr="00EE49C7">
        <w:rPr>
          <w:rFonts w:ascii="Arial" w:hAnsi="Arial" w:cs="Arial"/>
          <w:sz w:val="22"/>
        </w:rPr>
        <w:fldChar w:fldCharType="separate"/>
      </w:r>
      <w:r w:rsidR="000472E8">
        <w:rPr>
          <w:rFonts w:ascii="Arial" w:hAnsi="Arial" w:cs="Arial"/>
          <w:noProof/>
          <w:sz w:val="22"/>
        </w:rPr>
        <w:t>(1, 3, 4, 7-12)</w:t>
      </w:r>
      <w:r w:rsidR="00CF0A9F" w:rsidRPr="00EE49C7">
        <w:rPr>
          <w:rFonts w:ascii="Arial" w:hAnsi="Arial" w:cs="Arial"/>
          <w:sz w:val="22"/>
        </w:rPr>
        <w:fldChar w:fldCharType="end"/>
      </w:r>
    </w:p>
    <w:p w14:paraId="5B038F13" w14:textId="471BB08C" w:rsidR="008E7221" w:rsidRPr="00EE49C7" w:rsidRDefault="00553CAD" w:rsidP="00EE49C7">
      <w:pPr>
        <w:spacing w:line="480" w:lineRule="auto"/>
        <w:ind w:firstLineChars="50" w:firstLine="110"/>
        <w:rPr>
          <w:rFonts w:ascii="Arial" w:hAnsi="Arial" w:cs="Arial"/>
          <w:sz w:val="22"/>
        </w:rPr>
      </w:pPr>
      <w:r>
        <w:rPr>
          <w:rFonts w:ascii="Arial" w:hAnsi="Arial" w:cs="Arial"/>
          <w:sz w:val="22"/>
        </w:rPr>
        <w:t>Although</w:t>
      </w:r>
      <w:r w:rsidR="00C304D2">
        <w:rPr>
          <w:rFonts w:ascii="Arial" w:hAnsi="Arial" w:cs="Arial"/>
          <w:sz w:val="22"/>
        </w:rPr>
        <w:t xml:space="preserve"> </w:t>
      </w:r>
      <w:r w:rsidR="009C57F0">
        <w:rPr>
          <w:rFonts w:ascii="Arial" w:hAnsi="Arial" w:cs="Arial"/>
          <w:sz w:val="22"/>
        </w:rPr>
        <w:t>e</w:t>
      </w:r>
      <w:r w:rsidR="00BB6DA0">
        <w:rPr>
          <w:rFonts w:ascii="Arial" w:hAnsi="Arial" w:cs="Arial"/>
          <w:sz w:val="22"/>
        </w:rPr>
        <w:t xml:space="preserve">lectromyography plays an important role in </w:t>
      </w:r>
      <w:r w:rsidR="009C57F0">
        <w:rPr>
          <w:rFonts w:ascii="Arial" w:hAnsi="Arial" w:cs="Arial"/>
          <w:sz w:val="22"/>
        </w:rPr>
        <w:t xml:space="preserve">diagnosing normal, neuropathy and myopathy, it </w:t>
      </w:r>
      <w:r w:rsidR="001E500D">
        <w:rPr>
          <w:rFonts w:ascii="Arial" w:hAnsi="Arial" w:cs="Arial"/>
          <w:sz w:val="22"/>
        </w:rPr>
        <w:t>has some limitations</w:t>
      </w:r>
      <w:r w:rsidR="009C57F0">
        <w:rPr>
          <w:rFonts w:ascii="Arial" w:hAnsi="Arial" w:cs="Arial"/>
          <w:sz w:val="22"/>
        </w:rPr>
        <w:t xml:space="preserve"> in that </w:t>
      </w:r>
      <w:r w:rsidR="00743A03">
        <w:rPr>
          <w:rFonts w:ascii="Arial" w:hAnsi="Arial" w:cs="Arial"/>
          <w:sz w:val="22"/>
        </w:rPr>
        <w:t xml:space="preserve">there are discrepancies </w:t>
      </w:r>
      <w:r w:rsidR="000D661D">
        <w:rPr>
          <w:rFonts w:ascii="Arial" w:hAnsi="Arial" w:cs="Arial"/>
          <w:sz w:val="22"/>
        </w:rPr>
        <w:t>among</w:t>
      </w:r>
      <w:r>
        <w:rPr>
          <w:rFonts w:ascii="Arial" w:hAnsi="Arial" w:cs="Arial"/>
          <w:sz w:val="22"/>
        </w:rPr>
        <w:t xml:space="preserve"> examiner</w:t>
      </w:r>
      <w:r w:rsidR="00743A03">
        <w:rPr>
          <w:rFonts w:ascii="Arial" w:hAnsi="Arial" w:cs="Arial"/>
          <w:sz w:val="22"/>
        </w:rPr>
        <w:t>s,</w:t>
      </w:r>
      <w:r w:rsidR="009C57F0">
        <w:rPr>
          <w:rFonts w:ascii="Arial" w:hAnsi="Arial" w:cs="Arial"/>
          <w:sz w:val="22"/>
        </w:rPr>
        <w:t xml:space="preserve"> and </w:t>
      </w:r>
      <w:r w:rsidR="00743A03">
        <w:rPr>
          <w:rFonts w:ascii="Arial" w:hAnsi="Arial" w:cs="Arial"/>
          <w:sz w:val="22"/>
        </w:rPr>
        <w:t>the</w:t>
      </w:r>
      <w:r w:rsidR="004D470C">
        <w:rPr>
          <w:rFonts w:ascii="Arial" w:hAnsi="Arial" w:cs="Arial"/>
          <w:sz w:val="22"/>
        </w:rPr>
        <w:t xml:space="preserve"> accuracy of EMG </w:t>
      </w:r>
      <w:r w:rsidR="00644F52">
        <w:rPr>
          <w:rFonts w:ascii="Arial" w:hAnsi="Arial" w:cs="Arial"/>
          <w:sz w:val="22"/>
        </w:rPr>
        <w:t>relies</w:t>
      </w:r>
      <w:r w:rsidR="009C57F0">
        <w:rPr>
          <w:rFonts w:ascii="Arial" w:hAnsi="Arial" w:cs="Arial"/>
          <w:sz w:val="22"/>
        </w:rPr>
        <w:t xml:space="preserve"> </w:t>
      </w:r>
      <w:r w:rsidR="00F72AE6">
        <w:rPr>
          <w:rFonts w:ascii="Arial" w:hAnsi="Arial" w:cs="Arial"/>
          <w:sz w:val="22"/>
        </w:rPr>
        <w:t xml:space="preserve">to a lot extent </w:t>
      </w:r>
      <w:r w:rsidR="009C57F0">
        <w:rPr>
          <w:rFonts w:ascii="Arial" w:hAnsi="Arial" w:cs="Arial"/>
          <w:sz w:val="22"/>
        </w:rPr>
        <w:t xml:space="preserve">on </w:t>
      </w:r>
      <w:r w:rsidR="00F72AE6">
        <w:rPr>
          <w:rFonts w:ascii="Arial" w:hAnsi="Arial" w:cs="Arial"/>
          <w:sz w:val="22"/>
        </w:rPr>
        <w:t>proficiency of the examiner</w:t>
      </w:r>
      <w:r w:rsidR="009C57F0">
        <w:rPr>
          <w:rFonts w:ascii="Arial" w:hAnsi="Arial" w:cs="Arial"/>
          <w:sz w:val="22"/>
        </w:rPr>
        <w:t xml:space="preserve">. </w:t>
      </w:r>
      <w:r w:rsidR="00F51D77" w:rsidRPr="00EE49C7">
        <w:rPr>
          <w:rFonts w:ascii="Arial" w:hAnsi="Arial" w:cs="Arial"/>
          <w:sz w:val="22"/>
        </w:rPr>
        <w:t xml:space="preserve">Previous studies have reported that </w:t>
      </w:r>
      <w:r w:rsidR="00B132FE">
        <w:rPr>
          <w:rFonts w:ascii="Arial" w:hAnsi="Arial" w:cs="Arial"/>
          <w:sz w:val="22"/>
        </w:rPr>
        <w:t>sensitivity of EMG in the di</w:t>
      </w:r>
      <w:r w:rsidR="00103665">
        <w:rPr>
          <w:rFonts w:ascii="Arial" w:hAnsi="Arial" w:cs="Arial"/>
          <w:sz w:val="22"/>
        </w:rPr>
        <w:t>agnosis of neuropathy, myopathy,</w:t>
      </w:r>
      <w:r w:rsidR="00B132FE">
        <w:rPr>
          <w:rFonts w:ascii="Arial" w:hAnsi="Arial" w:cs="Arial"/>
          <w:sz w:val="22"/>
        </w:rPr>
        <w:t xml:space="preserve"> and normal is 47-83%, specificity is 73-81% and inter-rater reliability is 62-81%</w:t>
      </w:r>
      <w:r w:rsidR="00F51D77" w:rsidRPr="00EE49C7">
        <w:rPr>
          <w:rFonts w:ascii="Arial" w:hAnsi="Arial" w:cs="Arial"/>
          <w:sz w:val="22"/>
        </w:rPr>
        <w:t>.</w:t>
      </w:r>
      <w:r w:rsidR="00F51D77" w:rsidRPr="00EE49C7">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C1201">
        <w:rPr>
          <w:rFonts w:ascii="Arial" w:hAnsi="Arial" w:cs="Arial"/>
          <w:sz w:val="22"/>
        </w:rPr>
        <w:instrText xml:space="preserve"> ADDIN EN.CITE </w:instrText>
      </w:r>
      <w:r w:rsidR="004C1201">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C1201">
        <w:rPr>
          <w:rFonts w:ascii="Arial" w:hAnsi="Arial" w:cs="Arial"/>
          <w:sz w:val="22"/>
        </w:rPr>
        <w:instrText xml:space="preserve"> ADDIN EN.CITE.DATA </w:instrText>
      </w:r>
      <w:r w:rsidR="004C1201">
        <w:rPr>
          <w:rFonts w:ascii="Arial" w:hAnsi="Arial" w:cs="Arial"/>
          <w:sz w:val="22"/>
        </w:rPr>
      </w:r>
      <w:r w:rsidR="004C1201">
        <w:rPr>
          <w:rFonts w:ascii="Arial" w:hAnsi="Arial" w:cs="Arial"/>
          <w:sz w:val="22"/>
        </w:rPr>
        <w:fldChar w:fldCharType="end"/>
      </w:r>
      <w:r w:rsidR="00F51D77" w:rsidRPr="00EE49C7">
        <w:rPr>
          <w:rFonts w:ascii="Arial" w:hAnsi="Arial" w:cs="Arial"/>
          <w:sz w:val="22"/>
        </w:rPr>
        <w:fldChar w:fldCharType="separate"/>
      </w:r>
      <w:r w:rsidR="004C1201">
        <w:rPr>
          <w:rFonts w:ascii="Arial" w:hAnsi="Arial" w:cs="Arial"/>
          <w:noProof/>
          <w:sz w:val="22"/>
        </w:rPr>
        <w:t>(13-15)</w:t>
      </w:r>
      <w:r w:rsidR="00F51D77" w:rsidRPr="00EE49C7">
        <w:rPr>
          <w:rFonts w:ascii="Arial" w:hAnsi="Arial" w:cs="Arial"/>
          <w:sz w:val="22"/>
        </w:rPr>
        <w:fldChar w:fldCharType="end"/>
      </w:r>
      <w:r w:rsidR="001F5949" w:rsidRPr="00EE49C7">
        <w:rPr>
          <w:rFonts w:ascii="Arial" w:hAnsi="Arial" w:cs="Arial"/>
          <w:sz w:val="22"/>
        </w:rPr>
        <w:t xml:space="preserve"> </w:t>
      </w:r>
      <w:r w:rsidR="009D0C07">
        <w:rPr>
          <w:rFonts w:ascii="Arial" w:hAnsi="Arial" w:cs="Arial"/>
          <w:sz w:val="22"/>
        </w:rPr>
        <w:t>Additionally, t</w:t>
      </w:r>
      <w:r w:rsidR="001F5949" w:rsidRPr="00EE49C7">
        <w:rPr>
          <w:rFonts w:ascii="Arial" w:hAnsi="Arial" w:cs="Arial"/>
          <w:sz w:val="22"/>
        </w:rPr>
        <w:t>o</w:t>
      </w:r>
      <w:bookmarkStart w:id="0" w:name="_GoBack"/>
      <w:bookmarkEnd w:id="0"/>
      <w:r w:rsidR="001F5949" w:rsidRPr="00EE49C7">
        <w:rPr>
          <w:rFonts w:ascii="Arial" w:hAnsi="Arial" w:cs="Arial"/>
          <w:sz w:val="22"/>
        </w:rPr>
        <w:t xml:space="preserve"> recognize abnormalities of EMG waveform accurately, considerable time and efforts are needed.</w:t>
      </w:r>
      <w:r w:rsidR="00D61A16" w:rsidRPr="00EE49C7">
        <w:rPr>
          <w:rFonts w:ascii="Arial" w:hAnsi="Arial" w:cs="Arial"/>
          <w:sz w:val="22"/>
        </w:rPr>
        <w:t xml:space="preserve"> </w:t>
      </w:r>
      <w:r w:rsidR="001B2CB7">
        <w:rPr>
          <w:rFonts w:ascii="Arial" w:hAnsi="Arial" w:cs="Arial"/>
          <w:sz w:val="22"/>
        </w:rPr>
        <w:t>As the prevalence of neuropathy and myopathy continues to increase, the freq</w:t>
      </w:r>
      <w:r w:rsidR="00923F64">
        <w:rPr>
          <w:rFonts w:ascii="Arial" w:hAnsi="Arial" w:cs="Arial"/>
          <w:sz w:val="22"/>
        </w:rPr>
        <w:t>ue</w:t>
      </w:r>
      <w:r w:rsidR="001756AD">
        <w:rPr>
          <w:rFonts w:ascii="Arial" w:hAnsi="Arial" w:cs="Arial"/>
          <w:sz w:val="22"/>
        </w:rPr>
        <w:t>ncy of EMG for diagnosing it,</w:t>
      </w:r>
      <w:r w:rsidR="00923F64">
        <w:rPr>
          <w:rFonts w:ascii="Arial" w:hAnsi="Arial" w:cs="Arial"/>
          <w:sz w:val="22"/>
        </w:rPr>
        <w:t xml:space="preserve"> the time it takes to interpret it</w:t>
      </w:r>
      <w:r w:rsidR="001756AD">
        <w:rPr>
          <w:rFonts w:ascii="Arial" w:hAnsi="Arial" w:cs="Arial"/>
          <w:sz w:val="22"/>
        </w:rPr>
        <w:t xml:space="preserve">, and the workload of the examiner are </w:t>
      </w:r>
      <w:r w:rsidR="001756AD">
        <w:rPr>
          <w:rFonts w:ascii="Arial" w:hAnsi="Arial" w:cs="Arial"/>
          <w:sz w:val="22"/>
        </w:rPr>
        <w:lastRenderedPageBreak/>
        <w:t>bound to increase.</w:t>
      </w:r>
      <w:r w:rsidR="00923F64">
        <w:rPr>
          <w:rFonts w:ascii="Arial" w:hAnsi="Arial" w:cs="Arial"/>
          <w:sz w:val="22"/>
        </w:rPr>
        <w:t xml:space="preserve"> </w:t>
      </w:r>
      <w:r w:rsidR="00623978">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C1201">
        <w:rPr>
          <w:rFonts w:ascii="Arial" w:hAnsi="Arial" w:cs="Arial"/>
          <w:sz w:val="22"/>
        </w:rPr>
        <w:instrText xml:space="preserve"> ADDIN EN.CITE </w:instrText>
      </w:r>
      <w:r w:rsidR="004C1201">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C1201">
        <w:rPr>
          <w:rFonts w:ascii="Arial" w:hAnsi="Arial" w:cs="Arial"/>
          <w:sz w:val="22"/>
        </w:rPr>
        <w:instrText xml:space="preserve"> ADDIN EN.CITE.DATA </w:instrText>
      </w:r>
      <w:r w:rsidR="004C1201">
        <w:rPr>
          <w:rFonts w:ascii="Arial" w:hAnsi="Arial" w:cs="Arial"/>
          <w:sz w:val="22"/>
        </w:rPr>
      </w:r>
      <w:r w:rsidR="004C1201">
        <w:rPr>
          <w:rFonts w:ascii="Arial" w:hAnsi="Arial" w:cs="Arial"/>
          <w:sz w:val="22"/>
        </w:rPr>
        <w:fldChar w:fldCharType="end"/>
      </w:r>
      <w:r w:rsidR="00623978">
        <w:rPr>
          <w:rFonts w:ascii="Arial" w:hAnsi="Arial" w:cs="Arial"/>
          <w:sz w:val="22"/>
        </w:rPr>
        <w:fldChar w:fldCharType="separate"/>
      </w:r>
      <w:r w:rsidR="004C1201">
        <w:rPr>
          <w:rFonts w:ascii="Arial" w:hAnsi="Arial" w:cs="Arial"/>
          <w:noProof/>
          <w:sz w:val="22"/>
        </w:rPr>
        <w:t>(16-19)</w:t>
      </w:r>
      <w:r w:rsidR="00623978">
        <w:rPr>
          <w:rFonts w:ascii="Arial" w:hAnsi="Arial" w:cs="Arial"/>
          <w:sz w:val="22"/>
        </w:rPr>
        <w:fldChar w:fldCharType="end"/>
      </w:r>
      <w:r w:rsidR="00623978">
        <w:rPr>
          <w:rFonts w:ascii="Arial" w:hAnsi="Arial" w:cs="Arial"/>
          <w:sz w:val="22"/>
        </w:rPr>
        <w:t xml:space="preserve"> </w:t>
      </w:r>
      <w:r w:rsidR="001B2CB7">
        <w:rPr>
          <w:rFonts w:ascii="Arial" w:hAnsi="Arial" w:cs="Arial"/>
          <w:sz w:val="22"/>
        </w:rPr>
        <w:t xml:space="preserve">A new approach may be helpful in clinically diagnosing neuropathy or myopathy through EMG more efficiently and accurately in a shorter time. </w:t>
      </w:r>
    </w:p>
    <w:p w14:paraId="3294AAC3" w14:textId="58B11C24"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D242AA">
        <w:rPr>
          <w:rFonts w:ascii="Arial" w:hAnsi="Arial" w:cs="Arial"/>
          <w:sz w:val="22"/>
        </w:rPr>
        <w:t xml:space="preserve"> </w:t>
      </w:r>
      <w:r w:rsidR="00D242AA">
        <w:rPr>
          <w:rFonts w:ascii="Arial" w:hAnsi="Arial" w:cs="Arial"/>
          <w:sz w:val="22"/>
        </w:rPr>
        <w:fldChar w:fldCharType="begin">
          <w:fldData xml:space="preserve">PEVuZE5vdGU+PENpdGU+PEF1dGhvcj5MdTwvQXV0aG9yPjxZZWFyPjIwMTg8L1llYXI+PFJlY051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</w:fldData>
        </w:fldChar>
      </w:r>
      <w:r w:rsidR="004C1201">
        <w:rPr>
          <w:rFonts w:ascii="Arial" w:hAnsi="Arial" w:cs="Arial"/>
          <w:sz w:val="22"/>
        </w:rPr>
        <w:instrText xml:space="preserve"> ADDIN EN.CITE </w:instrText>
      </w:r>
      <w:r w:rsidR="004C1201">
        <w:rPr>
          <w:rFonts w:ascii="Arial" w:hAnsi="Arial" w:cs="Arial"/>
          <w:sz w:val="22"/>
        </w:rPr>
        <w:fldChar w:fldCharType="begin">
          <w:fldData xml:space="preserve">PEVuZE5vdGU+PENpdGU+PEF1dGhvcj5MdTwvQXV0aG9yPjxZZWFyPjIwMTg8L1llYXI+PFJlY051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</w:fldData>
        </w:fldChar>
      </w:r>
      <w:r w:rsidR="004C1201">
        <w:rPr>
          <w:rFonts w:ascii="Arial" w:hAnsi="Arial" w:cs="Arial"/>
          <w:sz w:val="22"/>
        </w:rPr>
        <w:instrText xml:space="preserve"> ADDIN EN.CITE.DATA </w:instrText>
      </w:r>
      <w:r w:rsidR="004C1201">
        <w:rPr>
          <w:rFonts w:ascii="Arial" w:hAnsi="Arial" w:cs="Arial"/>
          <w:sz w:val="22"/>
        </w:rPr>
      </w:r>
      <w:r w:rsidR="004C1201">
        <w:rPr>
          <w:rFonts w:ascii="Arial" w:hAnsi="Arial" w:cs="Arial"/>
          <w:sz w:val="22"/>
        </w:rPr>
        <w:fldChar w:fldCharType="end"/>
      </w:r>
      <w:r w:rsidR="00D242AA">
        <w:rPr>
          <w:rFonts w:ascii="Arial" w:hAnsi="Arial" w:cs="Arial"/>
          <w:sz w:val="22"/>
        </w:rPr>
        <w:fldChar w:fldCharType="separate"/>
      </w:r>
      <w:r w:rsidR="004C1201">
        <w:rPr>
          <w:rFonts w:ascii="Arial" w:hAnsi="Arial" w:cs="Arial"/>
          <w:noProof/>
          <w:sz w:val="22"/>
        </w:rPr>
        <w:t>(20, 21)</w:t>
      </w:r>
      <w:r w:rsidR="00D242AA">
        <w:rPr>
          <w:rFonts w:ascii="Arial" w:hAnsi="Arial" w:cs="Arial"/>
          <w:sz w:val="22"/>
        </w:rPr>
        <w:fldChar w:fldCharType="end"/>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w:t>
      </w:r>
      <w:r w:rsidR="0015235F">
        <w:rPr>
          <w:rFonts w:ascii="Arial" w:hAnsi="Arial" w:cs="Arial"/>
          <w:sz w:val="22"/>
        </w:rPr>
        <w:fldChar w:fldCharType="begin">
          <w:fldData xml:space="preserve">PEVuZE5vdGU+PENpdGU+PEF1dGhvcj5BbGZhcmFzPC9BdXRob3I+PFllYXI+MjAxOTwvWWVhcj48
UmVjTnVtPjYxPC9SZWNOdW0+PERpc3BsYXlUZXh0PigyMS0yMyk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lJveTwvQXV0aG9yPjxZZWFyPjIwMTk8L1llYXI+PFJlY051bT42MzwvUmVj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</w:fldData>
        </w:fldChar>
      </w:r>
      <w:r w:rsidR="004C1201">
        <w:rPr>
          <w:rFonts w:ascii="Arial" w:hAnsi="Arial" w:cs="Arial"/>
          <w:sz w:val="22"/>
        </w:rPr>
        <w:instrText xml:space="preserve"> ADDIN EN.CITE </w:instrText>
      </w:r>
      <w:r w:rsidR="004C1201">
        <w:rPr>
          <w:rFonts w:ascii="Arial" w:hAnsi="Arial" w:cs="Arial"/>
          <w:sz w:val="22"/>
        </w:rPr>
        <w:fldChar w:fldCharType="begin">
          <w:fldData xml:space="preserve">PEVuZE5vdGU+PENpdGU+PEF1dGhvcj5BbGZhcmFzPC9BdXRob3I+PFllYXI+MjAxOTwvWWVhcj48
UmVjTnVtPjYxPC9SZWNOdW0+PERpc3BsYXlUZXh0PigyMS0yMyk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lJveTwvQXV0aG9yPjxZZWFyPjIwMTk8L1llYXI+PFJlY051bT42MzwvUmVj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</w:fldData>
        </w:fldChar>
      </w:r>
      <w:r w:rsidR="004C1201">
        <w:rPr>
          <w:rFonts w:ascii="Arial" w:hAnsi="Arial" w:cs="Arial"/>
          <w:sz w:val="22"/>
        </w:rPr>
        <w:instrText xml:space="preserve"> ADDIN EN.CITE.DATA </w:instrText>
      </w:r>
      <w:r w:rsidR="004C1201">
        <w:rPr>
          <w:rFonts w:ascii="Arial" w:hAnsi="Arial" w:cs="Arial"/>
          <w:sz w:val="22"/>
        </w:rPr>
      </w:r>
      <w:r w:rsidR="004C1201">
        <w:rPr>
          <w:rFonts w:ascii="Arial" w:hAnsi="Arial" w:cs="Arial"/>
          <w:sz w:val="22"/>
        </w:rPr>
        <w:fldChar w:fldCharType="end"/>
      </w:r>
      <w:r w:rsidR="0015235F">
        <w:rPr>
          <w:rFonts w:ascii="Arial" w:hAnsi="Arial" w:cs="Arial"/>
          <w:sz w:val="22"/>
        </w:rPr>
        <w:fldChar w:fldCharType="separate"/>
      </w:r>
      <w:r w:rsidR="004C1201">
        <w:rPr>
          <w:rFonts w:ascii="Arial" w:hAnsi="Arial" w:cs="Arial"/>
          <w:noProof/>
          <w:sz w:val="22"/>
        </w:rPr>
        <w:t>(21-23)</w:t>
      </w:r>
      <w:r w:rsidR="0015235F">
        <w:rPr>
          <w:rFonts w:ascii="Arial" w:hAnsi="Arial" w:cs="Arial"/>
          <w:sz w:val="22"/>
        </w:rPr>
        <w:fldChar w:fldCharType="end"/>
      </w:r>
      <w:r w:rsidR="005B7567" w:rsidRPr="00EE49C7">
        <w:rPr>
          <w:rFonts w:ascii="Arial" w:hAnsi="Arial" w:cs="Arial"/>
          <w:sz w:val="22"/>
        </w:rPr>
        <w:t xml:space="preserve">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4C120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4C1201">
        <w:rPr>
          <w:rFonts w:ascii="Arial" w:hAnsi="Arial" w:cs="Arial"/>
          <w:noProof/>
          <w:sz w:val="22"/>
        </w:rPr>
        <w:t>(24)</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14:paraId="0C67D309" w14:textId="241E215A"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w:t>
      </w:r>
      <w:r w:rsidR="009D49C3">
        <w:rPr>
          <w:rFonts w:ascii="Arial" w:hAnsi="Arial" w:cs="Arial"/>
          <w:sz w:val="22"/>
        </w:rPr>
        <w:t>overcome the shortcomings of electromyography and provide a more efficient test analysis method, deep learning was applied to the EMG waveform analysis, and to evaluate the accuracy of the machine learning-based EMG analysis, the interpreting results of physicians performing EMG were compared</w:t>
      </w:r>
      <w:r w:rsidR="00E52668" w:rsidRPr="00EE49C7">
        <w:rPr>
          <w:rFonts w:ascii="Arial" w:hAnsi="Arial" w:cs="Arial"/>
          <w:sz w:val="22"/>
        </w:rPr>
        <w:t>.</w:t>
      </w:r>
      <w:r w:rsidRPr="00EE49C7">
        <w:rPr>
          <w:rFonts w:ascii="Arial" w:hAnsi="Arial" w:cs="Arial"/>
          <w:sz w:val="22"/>
        </w:rPr>
        <w:t xml:space="preserve"> </w:t>
      </w:r>
      <w:r w:rsidR="00A74347">
        <w:rPr>
          <w:rFonts w:ascii="Arial" w:hAnsi="Arial" w:cs="Arial"/>
          <w:sz w:val="22"/>
        </w:rPr>
        <w:t>For this study, w</w:t>
      </w:r>
      <w:r w:rsidR="00A47591" w:rsidRPr="00EE49C7">
        <w:rPr>
          <w:rFonts w:ascii="Arial" w:hAnsi="Arial" w:cs="Arial"/>
          <w:sz w:val="22"/>
        </w:rPr>
        <w:t xml:space="preserve">e retrospectively reviewed EMG waveforms, which were examined in patients with neuropathy or myopathy or normal, analyzed those by using convolutional neural network built-in Python. </w:t>
      </w:r>
    </w:p>
    <w:p w14:paraId="0617ABBB" w14:textId="77777777"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5523E5E5"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14:paraId="5D376E89" w14:textId="77777777"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14:paraId="329870A3" w14:textId="77777777"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monopolar needle electrode from muscles of upper extremity or lower extremity (Viking Quest (Natus, USA). The filter setting was set at 20 Hz (low-cut) and 10 kHz (high-cut). During the test, 10 s of signals were averagely recorded. </w:t>
      </w:r>
    </w:p>
    <w:p w14:paraId="1D25E227" w14:textId="77777777" w:rsidR="00C8013E" w:rsidRPr="00EE49C7" w:rsidRDefault="00C8013E" w:rsidP="00EE49C7">
      <w:pPr>
        <w:spacing w:line="480" w:lineRule="auto"/>
        <w:rPr>
          <w:rFonts w:ascii="Arial" w:hAnsi="Arial" w:cs="Arial"/>
          <w:sz w:val="22"/>
        </w:rPr>
      </w:pPr>
    </w:p>
    <w:p w14:paraId="5161A9D7" w14:textId="77777777"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14:paraId="2ABD755F" w14:textId="77777777"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w:t>
      </w:r>
      <w:r w:rsidRPr="00EE49C7">
        <w:rPr>
          <w:rFonts w:ascii="Arial" w:hAnsi="Arial" w:cs="Arial"/>
          <w:sz w:val="22"/>
        </w:rPr>
        <w:lastRenderedPageBreak/>
        <w:t>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14:paraId="414C964D"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14:paraId="322EEB2E" w14:textId="77777777"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14:anchorId="0BD9CAE8" wp14:editId="3D49D111">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14:paraId="4D010A11" w14:textId="77777777"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14:paraId="3BEC1D85"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14:paraId="6C354E02" w14:textId="77777777" w:rsidR="00945927" w:rsidRPr="00EE49C7" w:rsidRDefault="00945927" w:rsidP="00EE49C7">
      <w:pPr>
        <w:spacing w:line="480" w:lineRule="auto"/>
        <w:rPr>
          <w:rFonts w:ascii="Arial" w:hAnsi="Arial" w:cs="Arial"/>
          <w:sz w:val="22"/>
        </w:rPr>
      </w:pPr>
    </w:p>
    <w:p w14:paraId="53FE82A2" w14:textId="77777777" w:rsidR="00A47591" w:rsidRPr="00EE49C7" w:rsidRDefault="00A47591" w:rsidP="00EE49C7">
      <w:pPr>
        <w:spacing w:line="480" w:lineRule="auto"/>
        <w:rPr>
          <w:rFonts w:ascii="Arial" w:hAnsi="Arial" w:cs="Arial"/>
          <w:sz w:val="22"/>
        </w:rPr>
      </w:pPr>
    </w:p>
    <w:p w14:paraId="65E66DDF"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5411E8DD"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4E1F52DB" w14:textId="77777777"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14:paraId="22BA7CF8"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14:paraId="6758EEAA"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14:paraId="59C8CEEA"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14:paraId="07B6DB13"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14:paraId="0CFF293E"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14:paraId="33DDF1FC" w14:textId="77777777"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14:paraId="64992ECE" w14:textId="77777777"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63A58201"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14:paraId="5F795327" w14:textId="77777777"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14:paraId="4C77E37F" w14:textId="77777777"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14:paraId="2E5F614B" w14:textId="77777777"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14:paraId="1C245224" w14:textId="77777777"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14:paraId="386FE507" w14:textId="77777777"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14:paraId="37B20EFE" w14:textId="77777777"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44F5EAC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07C2FD2A" w14:textId="77777777" w:rsidR="004C1201" w:rsidRPr="004C1201" w:rsidRDefault="00CF0A9F" w:rsidP="004C1201">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4C1201" w:rsidRPr="004C1201">
        <w:t>1.</w:t>
      </w:r>
      <w:r w:rsidR="004C1201" w:rsidRPr="004C1201">
        <w:tab/>
        <w:t>Daube JR, Rubin DI. Needle electromyography. Muscle Nerve. 2009;39(2):244-70.</w:t>
      </w:r>
    </w:p>
    <w:p w14:paraId="1368602D" w14:textId="77777777" w:rsidR="004C1201" w:rsidRPr="004C1201" w:rsidRDefault="004C1201" w:rsidP="004C1201">
      <w:pPr>
        <w:pStyle w:val="EndNoteBibliography"/>
        <w:spacing w:after="0"/>
      </w:pPr>
      <w:r w:rsidRPr="004C1201">
        <w:t>2.</w:t>
      </w:r>
      <w:r w:rsidRPr="004C1201">
        <w:tab/>
        <w:t>Mills KR. The basics of electromyography. Journal of Neurology, Neurosurgery &amp; Psychiatry. 2005;76(suppl 2):ii32-ii5.</w:t>
      </w:r>
    </w:p>
    <w:p w14:paraId="4EDD5846" w14:textId="77777777" w:rsidR="004C1201" w:rsidRPr="004C1201" w:rsidRDefault="004C1201" w:rsidP="004C1201">
      <w:pPr>
        <w:pStyle w:val="EndNoteBibliography"/>
        <w:spacing w:after="0"/>
      </w:pPr>
      <w:r w:rsidRPr="004C1201">
        <w:t>3.</w:t>
      </w:r>
      <w:r w:rsidRPr="004C1201">
        <w:tab/>
        <w:t>Rubin DI. Needle electromyography: Basic concepts. Handb Clin Neurol. 2019;160:243-56.</w:t>
      </w:r>
    </w:p>
    <w:p w14:paraId="67E7741B" w14:textId="77777777" w:rsidR="004C1201" w:rsidRPr="004C1201" w:rsidRDefault="004C1201" w:rsidP="004C1201">
      <w:pPr>
        <w:pStyle w:val="EndNoteBibliography"/>
        <w:spacing w:after="0"/>
      </w:pPr>
      <w:r w:rsidRPr="004C1201">
        <w:t>4.</w:t>
      </w:r>
      <w:r w:rsidRPr="004C1201">
        <w:tab/>
        <w:t>Whittaker RG. The fundamentals of electromyography. Pract Neurol. 2012;12(3):187-94.</w:t>
      </w:r>
    </w:p>
    <w:p w14:paraId="77622BE8" w14:textId="77777777" w:rsidR="004C1201" w:rsidRPr="004C1201" w:rsidRDefault="004C1201" w:rsidP="004C1201">
      <w:pPr>
        <w:pStyle w:val="EndNoteBibliography"/>
        <w:spacing w:after="0"/>
      </w:pPr>
      <w:r w:rsidRPr="004C1201">
        <w:t>5.</w:t>
      </w:r>
      <w:r w:rsidRPr="004C1201">
        <w:tab/>
        <w:t>Kimura J. Electrodiagnosis in Diseases of Nerve and Muscle: Principles and Practice: Oxford University Press; 2013.</w:t>
      </w:r>
    </w:p>
    <w:p w14:paraId="3EF9DED7" w14:textId="77777777" w:rsidR="004C1201" w:rsidRPr="004C1201" w:rsidRDefault="004C1201" w:rsidP="004C1201">
      <w:pPr>
        <w:pStyle w:val="EndNoteBibliography"/>
        <w:spacing w:after="0"/>
      </w:pPr>
      <w:r w:rsidRPr="004C1201">
        <w:t>6.</w:t>
      </w:r>
      <w:r w:rsidRPr="004C1201">
        <w:tab/>
        <w:t>Oh SJ. Clinical Electromyography: Nerve Conduction Studies: Lippincott Williams &amp; Wilkins; 2003.</w:t>
      </w:r>
    </w:p>
    <w:p w14:paraId="5946D027" w14:textId="77777777" w:rsidR="004C1201" w:rsidRPr="004C1201" w:rsidRDefault="004C1201" w:rsidP="004C1201">
      <w:pPr>
        <w:pStyle w:val="EndNoteBibliography"/>
        <w:spacing w:after="0"/>
      </w:pPr>
      <w:r w:rsidRPr="004C1201">
        <w:t>7.</w:t>
      </w:r>
      <w:r w:rsidRPr="004C1201">
        <w:tab/>
        <w:t>Aminoff MJ, Goodin DS, Parry GJ, Barbaro NM, Weinstein PR, Rosenblum ML. Electrophysiologic evaluation of lumbosacral radiculopathies: electromyography, late responses, and somatosensory evoked potentials. Neurology. 1985;35(10):1514-8.</w:t>
      </w:r>
    </w:p>
    <w:p w14:paraId="4A78155A" w14:textId="77777777" w:rsidR="004C1201" w:rsidRPr="004C1201" w:rsidRDefault="004C1201" w:rsidP="004C1201">
      <w:pPr>
        <w:pStyle w:val="EndNoteBibliography"/>
        <w:spacing w:after="0"/>
      </w:pPr>
      <w:r w:rsidRPr="004C1201">
        <w:t>8.</w:t>
      </w:r>
      <w:r w:rsidRPr="004C1201">
        <w:tab/>
        <w:t>Bromberg MB. The motor unit and quantitative electromyography. Muscle Nerve. 2020;61(2):131-42.</w:t>
      </w:r>
    </w:p>
    <w:p w14:paraId="3D08FD67" w14:textId="77777777" w:rsidR="004C1201" w:rsidRPr="004C1201" w:rsidRDefault="004C1201" w:rsidP="004C1201">
      <w:pPr>
        <w:pStyle w:val="EndNoteBibliography"/>
        <w:spacing w:after="0"/>
      </w:pPr>
      <w:r w:rsidRPr="004C1201">
        <w:t>9.</w:t>
      </w:r>
      <w:r w:rsidRPr="004C1201">
        <w:tab/>
        <w:t>Leblhuber F, Reisecker F, Boehm-Jurkovic H, Witzmann A, Deisenhammer E. Diagnostic value of different electrophysiologic tests in cervical disk prolapse. Neurology. 1988;38(12):1879-.</w:t>
      </w:r>
    </w:p>
    <w:p w14:paraId="585493EF" w14:textId="77777777" w:rsidR="004C1201" w:rsidRPr="004C1201" w:rsidRDefault="004C1201" w:rsidP="004C1201">
      <w:pPr>
        <w:pStyle w:val="EndNoteBibliography"/>
        <w:spacing w:after="0"/>
      </w:pPr>
      <w:r w:rsidRPr="004C1201">
        <w:t>10.</w:t>
      </w:r>
      <w:r w:rsidRPr="004C1201">
        <w:tab/>
        <w:t>Tonzola RF, Ackil AA, Shahani BT, Young RR. Usefulness of electrophysiological studies in the diagnosis of lumbosacral root disease. Ann Neurol. 1981;9(3):305-8.</w:t>
      </w:r>
    </w:p>
    <w:p w14:paraId="2D157766" w14:textId="77777777" w:rsidR="004C1201" w:rsidRPr="004C1201" w:rsidRDefault="004C1201" w:rsidP="004C1201">
      <w:pPr>
        <w:pStyle w:val="EndNoteBibliography"/>
        <w:spacing w:after="0"/>
      </w:pPr>
      <w:r w:rsidRPr="004C1201">
        <w:t>11.</w:t>
      </w:r>
      <w:r w:rsidRPr="004C1201">
        <w:tab/>
        <w:t>Sawada K, Horii M, Imoto D, Ozaki K, Toyama S, Saitoh E, et al. Usefulness of Electromyography to Predict Future Muscle Weakness in Clinically Unaffected Muscles of Polio Survivors. PM R. 2020;12(7):692-8.</w:t>
      </w:r>
    </w:p>
    <w:p w14:paraId="0340DB71" w14:textId="77777777" w:rsidR="004C1201" w:rsidRPr="004C1201" w:rsidRDefault="004C1201" w:rsidP="004C1201">
      <w:pPr>
        <w:pStyle w:val="EndNoteBibliography"/>
        <w:spacing w:after="0"/>
      </w:pPr>
      <w:r w:rsidRPr="004C1201">
        <w:t>12.</w:t>
      </w:r>
      <w:r w:rsidRPr="004C1201">
        <w:tab/>
        <w:t>Gerardo Gutiérrez Gutiérrez CBLFNAMM. Use of Electromyography in the Diagnosis of Inflammatory Myopathies. Reumatología Clínica (English Edition). 2012;8(4):195-200.</w:t>
      </w:r>
    </w:p>
    <w:p w14:paraId="054E94BE" w14:textId="77777777" w:rsidR="004C1201" w:rsidRPr="004C1201" w:rsidRDefault="004C1201" w:rsidP="004C1201">
      <w:pPr>
        <w:pStyle w:val="EndNoteBibliography"/>
        <w:spacing w:after="0"/>
      </w:pPr>
      <w:r w:rsidRPr="004C1201">
        <w:t>13.</w:t>
      </w:r>
      <w:r w:rsidRPr="004C1201">
        <w:tab/>
        <w:t>Haig AJ, Tong HC, Yamakawa KS, Quint DJ, Hoff JT, Chiodo A, et al. The sensitivity and specificity of electrodiagnostic testing for the clinical syndrome of lumbar spinal stenosis. Spine (Phila Pa 1976). 2005;30(23):2667-76.</w:t>
      </w:r>
    </w:p>
    <w:p w14:paraId="308D44EC" w14:textId="77777777" w:rsidR="004C1201" w:rsidRPr="004C1201" w:rsidRDefault="004C1201" w:rsidP="004C1201">
      <w:pPr>
        <w:pStyle w:val="EndNoteBibliography"/>
        <w:spacing w:after="0"/>
      </w:pPr>
      <w:r w:rsidRPr="004C1201">
        <w:t>14.</w:t>
      </w:r>
      <w:r w:rsidRPr="004C1201">
        <w:tab/>
        <w:t>Kendall R, Werner RA. Interrater reliability of the needle examination in lumbosacral radiculopathy. Muscle Nerve. 2006;34(2):238-41.</w:t>
      </w:r>
    </w:p>
    <w:p w14:paraId="59D5585D" w14:textId="77777777" w:rsidR="004C1201" w:rsidRPr="004C1201" w:rsidRDefault="004C1201" w:rsidP="004C1201">
      <w:pPr>
        <w:pStyle w:val="EndNoteBibliography"/>
        <w:spacing w:after="0"/>
      </w:pPr>
      <w:r w:rsidRPr="004C1201">
        <w:t>15.</w:t>
      </w:r>
      <w:r w:rsidRPr="004C1201">
        <w:tab/>
        <w:t>Nirkko AC, Rösler KM, Hess CW. Sensitivity and specificity of needle electromyography: a prospective study comparing automated interference pattern analysis with single motor unit potential analysis. Electroencephalogr Clin Neurophysiol. 1995;97(1):1-10.</w:t>
      </w:r>
    </w:p>
    <w:p w14:paraId="22AB2C38" w14:textId="77777777" w:rsidR="004C1201" w:rsidRPr="004C1201" w:rsidRDefault="004C1201" w:rsidP="004C1201">
      <w:pPr>
        <w:pStyle w:val="EndNoteBibliography"/>
        <w:spacing w:after="0"/>
      </w:pPr>
      <w:r w:rsidRPr="004C1201">
        <w:t>16.</w:t>
      </w:r>
      <w:r w:rsidRPr="004C1201">
        <w:tab/>
        <w:t>Arthur KC, Calvo A, Price TR, Geiger JT, Chiò A, Traynor BJ. Projected increase in amyotrophic lateral sclerosis from 2015 to 2040. Nature Communications. 2016;7(1):12408.</w:t>
      </w:r>
    </w:p>
    <w:p w14:paraId="6C4EAEDE" w14:textId="77777777" w:rsidR="004C1201" w:rsidRPr="004C1201" w:rsidRDefault="004C1201" w:rsidP="004C1201">
      <w:pPr>
        <w:pStyle w:val="EndNoteBibliography"/>
        <w:spacing w:after="0"/>
      </w:pPr>
      <w:r w:rsidRPr="004C1201">
        <w:t>17.</w:t>
      </w:r>
      <w:r w:rsidRPr="004C1201">
        <w:tab/>
        <w:t>Longinetti E, Fang F. Epidemiology of amyotrophic lateral sclerosis: an update of recent literature. Curr Opin Neurol. 2019;32(5):771-6.</w:t>
      </w:r>
    </w:p>
    <w:p w14:paraId="2F0D437E" w14:textId="77777777" w:rsidR="004C1201" w:rsidRPr="004C1201" w:rsidRDefault="004C1201" w:rsidP="004C1201">
      <w:pPr>
        <w:pStyle w:val="EndNoteBibliography"/>
        <w:spacing w:after="0"/>
      </w:pPr>
      <w:r w:rsidRPr="004C1201">
        <w:t>18.</w:t>
      </w:r>
      <w:r w:rsidRPr="004C1201">
        <w:tab/>
        <w:t xml:space="preserve">Parker MJS, Oldroyd A, Roberts ME, Ollier WE, New RP, Cooper RG, et al. Increasing incidence of adult idiopathic inflammatory myopathies in the City of Salford, UK: a 10-year </w:t>
      </w:r>
      <w:r w:rsidRPr="004C1201">
        <w:lastRenderedPageBreak/>
        <w:t>epidemiological study. Rheumatol Adv Pract. 2018;2(2).</w:t>
      </w:r>
    </w:p>
    <w:p w14:paraId="0596D204" w14:textId="77777777" w:rsidR="004C1201" w:rsidRPr="004C1201" w:rsidRDefault="004C1201" w:rsidP="004C1201">
      <w:pPr>
        <w:pStyle w:val="EndNoteBibliography"/>
        <w:spacing w:after="0"/>
      </w:pPr>
      <w:r w:rsidRPr="004C1201">
        <w:t>19.</w:t>
      </w:r>
      <w:r w:rsidRPr="004C1201">
        <w:tab/>
        <w:t>Rose L, McKim D, Leasa D, Nonoyama M, Tandon A, Bai YQ, et al. Trends in incidence, prevalence, and mortality of neuromuscular disease in Ontario, Canada: A population-based retrospective cohort study (2003-2014). PLoS One. 2019;14(3):e0210574.</w:t>
      </w:r>
    </w:p>
    <w:p w14:paraId="60A1F113" w14:textId="77777777" w:rsidR="004C1201" w:rsidRPr="004C1201" w:rsidRDefault="004C1201" w:rsidP="004C1201">
      <w:pPr>
        <w:pStyle w:val="EndNoteBibliography"/>
        <w:spacing w:after="0"/>
      </w:pPr>
      <w:r w:rsidRPr="004C1201">
        <w:t>20.</w:t>
      </w:r>
      <w:r w:rsidRPr="004C1201">
        <w:tab/>
        <w:t>Lu X, Wu Y, Yan R, Cao S, Wang K, Mou S, et al., editors. Pulse waveform analysis for pregnancy diagnosis based on machine learning. 2018 IEEE 3rd Advanced Information Technology, Electronic and Automation Control Conference (IAEAC); 2018 12-14 Oct. 2018.</w:t>
      </w:r>
    </w:p>
    <w:p w14:paraId="047B49BF" w14:textId="77777777" w:rsidR="004C1201" w:rsidRPr="004C1201" w:rsidRDefault="004C1201" w:rsidP="004C1201">
      <w:pPr>
        <w:pStyle w:val="EndNoteBibliography"/>
        <w:spacing w:after="0"/>
      </w:pPr>
      <w:r w:rsidRPr="004C1201">
        <w:t>21.</w:t>
      </w:r>
      <w:r w:rsidRPr="004C1201">
        <w:tab/>
        <w:t>Alfaras M, Soriano MC, Ortín S. A Fast Machine Learning Model for ECG-Based Heartbeat Classification and Arrhythmia Detection. Frontiers in Physics. 2019;7(103).</w:t>
      </w:r>
    </w:p>
    <w:p w14:paraId="7361AB65" w14:textId="77777777" w:rsidR="004C1201" w:rsidRPr="004C1201" w:rsidRDefault="004C1201" w:rsidP="004C1201">
      <w:pPr>
        <w:pStyle w:val="EndNoteBibliography"/>
        <w:spacing w:after="0"/>
      </w:pPr>
      <w:r w:rsidRPr="004C1201">
        <w:t>22.</w:t>
      </w:r>
      <w:r w:rsidRPr="004C1201">
        <w:tab/>
        <w:t>Roy Y, Banville H, Albuquerque I, Gramfort A, Falk TH, Faubert J. Deep learning-based electroencephalography analysis: a systematic review. J Neural Eng. 2019;16(5):051001.</w:t>
      </w:r>
    </w:p>
    <w:p w14:paraId="6C98D29D" w14:textId="77777777" w:rsidR="004C1201" w:rsidRPr="004C1201" w:rsidRDefault="004C1201" w:rsidP="004C1201">
      <w:pPr>
        <w:pStyle w:val="EndNoteBibliography"/>
        <w:spacing w:after="0"/>
      </w:pPr>
      <w:r w:rsidRPr="004C1201">
        <w:t>23.</w:t>
      </w:r>
      <w:r w:rsidRPr="004C1201">
        <w:tab/>
        <w:t>Gemein LAW, Schirrmeister RT, Chrab</w:t>
      </w:r>
      <w:r w:rsidRPr="004C1201">
        <w:rPr>
          <w:rFonts w:ascii="Calibri" w:hAnsi="Calibri" w:cs="Calibri"/>
        </w:rPr>
        <w:t>ą</w:t>
      </w:r>
      <w:r w:rsidRPr="004C1201">
        <w:t>szcz P, Wilson D, Boedecker J, Schulze-Bonhage A, et al. Machine-learning-based diagnostics of EEG pathology. Neuroimage. 2020;220:117021.</w:t>
      </w:r>
    </w:p>
    <w:p w14:paraId="247250B1" w14:textId="77777777" w:rsidR="004C1201" w:rsidRPr="004C1201" w:rsidRDefault="004C1201" w:rsidP="004C1201">
      <w:pPr>
        <w:pStyle w:val="EndNoteBibliography"/>
      </w:pPr>
      <w:r w:rsidRPr="004C1201">
        <w:t>24.</w:t>
      </w:r>
      <w:r w:rsidRPr="004C1201">
        <w:tab/>
        <w:t>Ribeiro AH, Ribeiro MH, Paixão GMM, Oliveira DM, Gomes PR, Canazart JA, et al. Automatic diagnosis of the 12-lead ECG using a deep neural network. Nature Communications. 2020;11(1):1760.</w:t>
      </w:r>
    </w:p>
    <w:p w14:paraId="7927EDC6" w14:textId="3DD4B6B7"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BAADB8" w14:textId="77777777" w:rsidR="00100F2F" w:rsidRDefault="00100F2F" w:rsidP="00E92450">
      <w:pPr>
        <w:spacing w:after="0" w:line="240" w:lineRule="auto"/>
      </w:pPr>
      <w:r>
        <w:separator/>
      </w:r>
    </w:p>
  </w:endnote>
  <w:endnote w:type="continuationSeparator" w:id="0">
    <w:p w14:paraId="789BC00D" w14:textId="77777777" w:rsidR="00100F2F" w:rsidRDefault="00100F2F" w:rsidP="00E92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7E286" w14:textId="77777777" w:rsidR="00100F2F" w:rsidRDefault="00100F2F" w:rsidP="00E92450">
      <w:pPr>
        <w:spacing w:after="0" w:line="240" w:lineRule="auto"/>
      </w:pPr>
      <w:r>
        <w:separator/>
      </w:r>
    </w:p>
  </w:footnote>
  <w:footnote w:type="continuationSeparator" w:id="0">
    <w:p w14:paraId="0243911E" w14:textId="77777777" w:rsidR="00100F2F" w:rsidRDefault="00100F2F" w:rsidP="00E9245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record-ids&gt;&lt;/item&gt;&lt;/Libraries&gt;"/>
  </w:docVars>
  <w:rsids>
    <w:rsidRoot w:val="00A47591"/>
    <w:rsid w:val="0000229A"/>
    <w:rsid w:val="00021743"/>
    <w:rsid w:val="00033433"/>
    <w:rsid w:val="00036183"/>
    <w:rsid w:val="0004252A"/>
    <w:rsid w:val="000472E8"/>
    <w:rsid w:val="00054ADA"/>
    <w:rsid w:val="00097090"/>
    <w:rsid w:val="000A4515"/>
    <w:rsid w:val="000C639E"/>
    <w:rsid w:val="000D2FFE"/>
    <w:rsid w:val="000D661D"/>
    <w:rsid w:val="000F224B"/>
    <w:rsid w:val="00100F2F"/>
    <w:rsid w:val="00103665"/>
    <w:rsid w:val="0012386D"/>
    <w:rsid w:val="001473B0"/>
    <w:rsid w:val="0015235F"/>
    <w:rsid w:val="0017110F"/>
    <w:rsid w:val="001756AD"/>
    <w:rsid w:val="001B2CB7"/>
    <w:rsid w:val="001B713C"/>
    <w:rsid w:val="001D1E93"/>
    <w:rsid w:val="001E500D"/>
    <w:rsid w:val="001F0FD4"/>
    <w:rsid w:val="001F5949"/>
    <w:rsid w:val="00211365"/>
    <w:rsid w:val="00227332"/>
    <w:rsid w:val="00283846"/>
    <w:rsid w:val="00297817"/>
    <w:rsid w:val="002B4E74"/>
    <w:rsid w:val="002F23EC"/>
    <w:rsid w:val="003003BF"/>
    <w:rsid w:val="003062F4"/>
    <w:rsid w:val="00322525"/>
    <w:rsid w:val="0033760E"/>
    <w:rsid w:val="00337EEA"/>
    <w:rsid w:val="0037105B"/>
    <w:rsid w:val="0037517B"/>
    <w:rsid w:val="00385E08"/>
    <w:rsid w:val="004076A4"/>
    <w:rsid w:val="00432E64"/>
    <w:rsid w:val="004459EC"/>
    <w:rsid w:val="004546C8"/>
    <w:rsid w:val="00471470"/>
    <w:rsid w:val="00477280"/>
    <w:rsid w:val="00481AC8"/>
    <w:rsid w:val="00494912"/>
    <w:rsid w:val="004C1201"/>
    <w:rsid w:val="004C57C1"/>
    <w:rsid w:val="004D470C"/>
    <w:rsid w:val="00500514"/>
    <w:rsid w:val="00512B19"/>
    <w:rsid w:val="00516465"/>
    <w:rsid w:val="00527542"/>
    <w:rsid w:val="005468C6"/>
    <w:rsid w:val="00553CAD"/>
    <w:rsid w:val="00554787"/>
    <w:rsid w:val="00563906"/>
    <w:rsid w:val="0058249D"/>
    <w:rsid w:val="00595BF9"/>
    <w:rsid w:val="005A48B5"/>
    <w:rsid w:val="005B0E46"/>
    <w:rsid w:val="005B7567"/>
    <w:rsid w:val="005C5235"/>
    <w:rsid w:val="005C67C9"/>
    <w:rsid w:val="005F41B4"/>
    <w:rsid w:val="006118AA"/>
    <w:rsid w:val="00623978"/>
    <w:rsid w:val="00644F52"/>
    <w:rsid w:val="006904C3"/>
    <w:rsid w:val="0069282C"/>
    <w:rsid w:val="006A5F8E"/>
    <w:rsid w:val="006C4608"/>
    <w:rsid w:val="006F482B"/>
    <w:rsid w:val="00704A7C"/>
    <w:rsid w:val="007050A0"/>
    <w:rsid w:val="0070637E"/>
    <w:rsid w:val="00717554"/>
    <w:rsid w:val="0072659C"/>
    <w:rsid w:val="00735CCB"/>
    <w:rsid w:val="00743A03"/>
    <w:rsid w:val="00744AD6"/>
    <w:rsid w:val="00757275"/>
    <w:rsid w:val="007645FF"/>
    <w:rsid w:val="007667FA"/>
    <w:rsid w:val="007B11BC"/>
    <w:rsid w:val="007B1513"/>
    <w:rsid w:val="007C0381"/>
    <w:rsid w:val="007C2E3A"/>
    <w:rsid w:val="007E2DAA"/>
    <w:rsid w:val="007E4AF3"/>
    <w:rsid w:val="007F0641"/>
    <w:rsid w:val="007F4FA0"/>
    <w:rsid w:val="007F7763"/>
    <w:rsid w:val="008101A4"/>
    <w:rsid w:val="008131E3"/>
    <w:rsid w:val="00815C73"/>
    <w:rsid w:val="0082582C"/>
    <w:rsid w:val="00843EA0"/>
    <w:rsid w:val="00844ABF"/>
    <w:rsid w:val="00863CD6"/>
    <w:rsid w:val="00874335"/>
    <w:rsid w:val="00877875"/>
    <w:rsid w:val="008D3BB3"/>
    <w:rsid w:val="008E7221"/>
    <w:rsid w:val="0092323E"/>
    <w:rsid w:val="00923F64"/>
    <w:rsid w:val="00925725"/>
    <w:rsid w:val="00945927"/>
    <w:rsid w:val="00945D45"/>
    <w:rsid w:val="009943BC"/>
    <w:rsid w:val="009B035B"/>
    <w:rsid w:val="009B56C6"/>
    <w:rsid w:val="009C57F0"/>
    <w:rsid w:val="009D0C07"/>
    <w:rsid w:val="009D49C3"/>
    <w:rsid w:val="009D5076"/>
    <w:rsid w:val="009F36D2"/>
    <w:rsid w:val="009F40BC"/>
    <w:rsid w:val="00A25AAB"/>
    <w:rsid w:val="00A31CC8"/>
    <w:rsid w:val="00A46FF3"/>
    <w:rsid w:val="00A47591"/>
    <w:rsid w:val="00A72A9B"/>
    <w:rsid w:val="00A74347"/>
    <w:rsid w:val="00AB2E96"/>
    <w:rsid w:val="00AC279C"/>
    <w:rsid w:val="00AF450E"/>
    <w:rsid w:val="00B02452"/>
    <w:rsid w:val="00B132FE"/>
    <w:rsid w:val="00B7372F"/>
    <w:rsid w:val="00B76BE3"/>
    <w:rsid w:val="00B86B6B"/>
    <w:rsid w:val="00BB1198"/>
    <w:rsid w:val="00BB6DA0"/>
    <w:rsid w:val="00BC68A7"/>
    <w:rsid w:val="00BE02A7"/>
    <w:rsid w:val="00BF715D"/>
    <w:rsid w:val="00C1631A"/>
    <w:rsid w:val="00C2001B"/>
    <w:rsid w:val="00C304D2"/>
    <w:rsid w:val="00C430D7"/>
    <w:rsid w:val="00C54015"/>
    <w:rsid w:val="00C61BD2"/>
    <w:rsid w:val="00C8013E"/>
    <w:rsid w:val="00CA2206"/>
    <w:rsid w:val="00CB7FE2"/>
    <w:rsid w:val="00CD4678"/>
    <w:rsid w:val="00CF0A9F"/>
    <w:rsid w:val="00D00E75"/>
    <w:rsid w:val="00D242AA"/>
    <w:rsid w:val="00D30779"/>
    <w:rsid w:val="00D61A16"/>
    <w:rsid w:val="00D8341D"/>
    <w:rsid w:val="00DB6164"/>
    <w:rsid w:val="00DC749C"/>
    <w:rsid w:val="00DD78AC"/>
    <w:rsid w:val="00E0679B"/>
    <w:rsid w:val="00E20CF4"/>
    <w:rsid w:val="00E52668"/>
    <w:rsid w:val="00E92450"/>
    <w:rsid w:val="00E93C0D"/>
    <w:rsid w:val="00E93E26"/>
    <w:rsid w:val="00E94FDD"/>
    <w:rsid w:val="00EA4E5D"/>
    <w:rsid w:val="00EB33C4"/>
    <w:rsid w:val="00EE49C7"/>
    <w:rsid w:val="00EE6ABE"/>
    <w:rsid w:val="00EF21D8"/>
    <w:rsid w:val="00F0330B"/>
    <w:rsid w:val="00F30C09"/>
    <w:rsid w:val="00F40867"/>
    <w:rsid w:val="00F500FC"/>
    <w:rsid w:val="00F51D77"/>
    <w:rsid w:val="00F673C3"/>
    <w:rsid w:val="00F67BC4"/>
    <w:rsid w:val="00F72AE6"/>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246E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character" w:styleId="a3">
    <w:name w:val="annotation reference"/>
    <w:basedOn w:val="a0"/>
    <w:uiPriority w:val="99"/>
    <w:semiHidden/>
    <w:unhideWhenUsed/>
    <w:rsid w:val="001B2CB7"/>
    <w:rPr>
      <w:sz w:val="18"/>
      <w:szCs w:val="18"/>
    </w:rPr>
  </w:style>
  <w:style w:type="paragraph" w:styleId="a4">
    <w:name w:val="annotation text"/>
    <w:basedOn w:val="a"/>
    <w:link w:val="Char"/>
    <w:uiPriority w:val="99"/>
    <w:semiHidden/>
    <w:unhideWhenUsed/>
    <w:rsid w:val="001B2CB7"/>
    <w:pPr>
      <w:jc w:val="left"/>
    </w:pPr>
  </w:style>
  <w:style w:type="character" w:customStyle="1" w:styleId="Char">
    <w:name w:val="메모 텍스트 Char"/>
    <w:basedOn w:val="a0"/>
    <w:link w:val="a4"/>
    <w:uiPriority w:val="99"/>
    <w:semiHidden/>
    <w:rsid w:val="001B2CB7"/>
  </w:style>
  <w:style w:type="paragraph" w:styleId="a5">
    <w:name w:val="annotation subject"/>
    <w:basedOn w:val="a4"/>
    <w:next w:val="a4"/>
    <w:link w:val="Char0"/>
    <w:uiPriority w:val="99"/>
    <w:semiHidden/>
    <w:unhideWhenUsed/>
    <w:rsid w:val="001B2CB7"/>
    <w:rPr>
      <w:b/>
      <w:bCs/>
    </w:rPr>
  </w:style>
  <w:style w:type="character" w:customStyle="1" w:styleId="Char0">
    <w:name w:val="메모 주제 Char"/>
    <w:basedOn w:val="Char"/>
    <w:link w:val="a5"/>
    <w:uiPriority w:val="99"/>
    <w:semiHidden/>
    <w:rsid w:val="001B2CB7"/>
    <w:rPr>
      <w:b/>
      <w:bCs/>
    </w:rPr>
  </w:style>
  <w:style w:type="paragraph" w:styleId="a6">
    <w:name w:val="Balloon Text"/>
    <w:basedOn w:val="a"/>
    <w:link w:val="Char1"/>
    <w:uiPriority w:val="99"/>
    <w:semiHidden/>
    <w:unhideWhenUsed/>
    <w:rsid w:val="001B2CB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1B2CB7"/>
    <w:rPr>
      <w:rFonts w:asciiTheme="majorHAnsi" w:eastAsiaTheme="majorEastAsia" w:hAnsiTheme="majorHAnsi" w:cstheme="majorBidi"/>
      <w:sz w:val="18"/>
      <w:szCs w:val="18"/>
    </w:rPr>
  </w:style>
  <w:style w:type="paragraph" w:styleId="a7">
    <w:name w:val="header"/>
    <w:basedOn w:val="a"/>
    <w:link w:val="Char2"/>
    <w:uiPriority w:val="99"/>
    <w:unhideWhenUsed/>
    <w:rsid w:val="00E92450"/>
    <w:pPr>
      <w:tabs>
        <w:tab w:val="center" w:pos="4513"/>
        <w:tab w:val="right" w:pos="9026"/>
      </w:tabs>
      <w:snapToGrid w:val="0"/>
    </w:pPr>
  </w:style>
  <w:style w:type="character" w:customStyle="1" w:styleId="Char2">
    <w:name w:val="머리글 Char"/>
    <w:basedOn w:val="a0"/>
    <w:link w:val="a7"/>
    <w:uiPriority w:val="99"/>
    <w:rsid w:val="00E92450"/>
  </w:style>
  <w:style w:type="paragraph" w:styleId="a8">
    <w:name w:val="footer"/>
    <w:basedOn w:val="a"/>
    <w:link w:val="Char3"/>
    <w:uiPriority w:val="99"/>
    <w:unhideWhenUsed/>
    <w:rsid w:val="00E92450"/>
    <w:pPr>
      <w:tabs>
        <w:tab w:val="center" w:pos="4513"/>
        <w:tab w:val="right" w:pos="9026"/>
      </w:tabs>
      <w:snapToGrid w:val="0"/>
    </w:pPr>
  </w:style>
  <w:style w:type="character" w:customStyle="1" w:styleId="Char3">
    <w:name w:val="바닥글 Char"/>
    <w:basedOn w:val="a0"/>
    <w:link w:val="a8"/>
    <w:uiPriority w:val="99"/>
    <w:rsid w:val="00E924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7</TotalTime>
  <Pages>8</Pages>
  <Words>1918</Words>
  <Characters>10933</Characters>
  <Application>Microsoft Office Word</Application>
  <DocSecurity>0</DocSecurity>
  <Lines>91</Lines>
  <Paragraphs>2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2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88</cp:revision>
  <dcterms:created xsi:type="dcterms:W3CDTF">2021-09-02T07:06:00Z</dcterms:created>
  <dcterms:modified xsi:type="dcterms:W3CDTF">2021-10-17T13:32:00Z</dcterms:modified>
</cp:coreProperties>
</file>